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18146AD8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r w:rsidRPr="002440B9">
        <w:rPr>
          <w:rFonts w:ascii="Times New Roman" w:eastAsia="Calibri" w:hAnsi="Times New Roman" w:cs="Times New Roman"/>
          <w:b/>
          <w:lang w:val="en-US"/>
        </w:rPr>
        <w:t xml:space="preserve">T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F60468">
        <w:rPr>
          <w:rFonts w:ascii="Times New Roman" w:eastAsia="Calibri" w:hAnsi="Times New Roman" w:cs="Times New Roman"/>
          <w:b/>
          <w:lang w:val="en-US"/>
        </w:rPr>
        <w:t>persistent hypoparathyroidis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3178E2B3" w:rsidR="00FC01F8" w:rsidRPr="00D97BE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Sc; 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M.H. Elise van Driel</w:t>
      </w:r>
      <w:r w:rsidR="00F1106E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Eline A. Feitsma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D; 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PhD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826486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Sc; 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6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Schelto Kruijff, MD, PhD; 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PhD; </w:t>
      </w:r>
      <w:r w:rsidR="006C04EE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ornelis Verhoef 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.</w:t>
      </w:r>
    </w:p>
    <w:p w14:paraId="170DC5E3" w14:textId="767E7E0A" w:rsidR="0063752A" w:rsidRPr="006F4B92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 CA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2040, 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>3000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CA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0C66CD" w:rsidRPr="000C66CD">
        <w:rPr>
          <w:rFonts w:ascii="Times New Roman" w:eastAsia="Calibri" w:hAnsi="Times New Roman" w:cs="Times New Roman"/>
          <w:sz w:val="18"/>
          <w:szCs w:val="18"/>
          <w:lang w:val="en-US"/>
        </w:rPr>
        <w:t>Department of Surgery, University Medical Center Gron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ingen, University of Groningen, </w:t>
      </w:r>
      <w:r w:rsidR="000C66CD" w:rsidRPr="000C66CD">
        <w:rPr>
          <w:rFonts w:ascii="Times New Roman" w:eastAsia="Calibri" w:hAnsi="Times New Roman" w:cs="Times New Roman"/>
          <w:sz w:val="18"/>
          <w:szCs w:val="18"/>
          <w:lang w:val="en-US"/>
        </w:rPr>
        <w:t>9713 GZ Groningen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C2018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9B7D40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</w:t>
      </w:r>
      <w:r w:rsidR="00C2018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>edicine, Erasmus Medical Center</w:t>
      </w:r>
      <w:r w:rsidR="000C66C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P.O. 2040, 3000 CA</w:t>
      </w:r>
      <w:r w:rsidR="00C2018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63752A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6</w:t>
      </w:r>
      <w:r w:rsidR="0063752A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Maasstad Hospital Rotterdam, P.O. 3079 DZ Rotterdam, the Netherlands.</w:t>
      </w:r>
    </w:p>
    <w:p w14:paraId="0AC88355" w14:textId="77777777" w:rsidR="006C04EE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6F4B92">
        <w:rPr>
          <w:rFonts w:ascii="Times New Roman" w:eastAsia="Calibri" w:hAnsi="Times New Roman" w:cs="Times New Roman"/>
          <w:sz w:val="22"/>
          <w:szCs w:val="22"/>
        </w:rPr>
        <w:t>Doctor Molewaterplein 40, 3015 GD Rotterdam, The Netherlands</w:t>
      </w:r>
    </w:p>
    <w:p w14:paraId="57E65065" w14:textId="7C8CD956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hyperlink r:id="rId11" w:history="1">
        <w:r w:rsidR="006F4B92" w:rsidRPr="002514C8">
          <w:rPr>
            <w:rStyle w:val="Hyperlink"/>
            <w:rFonts w:ascii="Times New Roman" w:hAnsi="Times New Roman" w:cs="Times New Roman"/>
            <w:sz w:val="22"/>
            <w:szCs w:val="22"/>
            <w:lang w:val="en-GB"/>
          </w:rPr>
          <w:t>s.p.j.vandijk@erasmusmc.nl</w:t>
        </w:r>
      </w:hyperlink>
      <w:r w:rsidR="006F4B92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705E0B" w:rsidRPr="006F4B92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</w:p>
    <w:p w14:paraId="39A707F6" w14:textId="7777777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542373BD" w:rsidR="006C04EE" w:rsidRPr="006F4B92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F60468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Persistent hypoparathyroidism</w:t>
      </w:r>
      <w:r w:rsidR="002551E1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157F6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prognostication</w:t>
      </w:r>
    </w:p>
    <w:p w14:paraId="2F053786" w14:textId="7E0929D4" w:rsidR="006C04EE" w:rsidRPr="006F4B92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722AD2CB" w14:textId="00EB3CF9" w:rsidR="006C04EE" w:rsidRPr="006F4B92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AA0E7B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2</w:t>
      </w:r>
      <w:r w:rsidR="00BD1FE0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34</w:t>
      </w:r>
    </w:p>
    <w:p w14:paraId="6A9D5F01" w14:textId="4DEFC4CD" w:rsidR="0026413C" w:rsidRPr="006F4B92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6F4B92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7B541972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validate a clinical prediction model to predict the occurr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6B35D504" w:rsidR="00646DDD" w:rsidRPr="002440B9" w:rsidRDefault="006C26EE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Twelve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5A609102" w14:textId="2F9A96E0" w:rsidR="0018099A" w:rsidRPr="002440B9" w:rsidRDefault="0018099A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>Th</w:t>
      </w:r>
      <w:r w:rsidR="00DA3512">
        <w:rPr>
          <w:rFonts w:ascii="Times New Roman" w:hAnsi="Times New Roman" w:cs="Times New Roman"/>
          <w:bCs/>
          <w:sz w:val="22"/>
          <w:szCs w:val="22"/>
          <w:lang w:val="en-US"/>
        </w:rPr>
        <w:t>is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study included patients who underwent total or completion thyroidectomy between January 2010 and June 2021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,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with 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available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preoperative or postoperative 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(24 hours after surgery)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>PTH measurements.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07CDF984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F60468">
        <w:rPr>
          <w:rFonts w:ascii="Times New Roman" w:hAnsi="Times New Roman" w:cs="Times New Roman"/>
          <w:bCs/>
          <w:sz w:val="22"/>
          <w:szCs w:val="22"/>
          <w:lang w:val="en-US"/>
        </w:rPr>
        <w:t>persistent hypoparathyroidism</w:t>
      </w:r>
      <w:r w:rsidR="00907393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34C0B3B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1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7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surgery (OR 3.9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-9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53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8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4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3CAFE0D3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 w:rsidRPr="00F60468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is required to determine its usefulness in other patient populations.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56751CA8" w:rsidR="00227FCE" w:rsidRPr="002440B9" w:rsidRDefault="00CA147E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can lead to hypocalcemia as a result of unintended 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 xml:space="preserve">surgical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 xml:space="preserve"> after surgery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is 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mostly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VyaW9kaWNhbD48ZnVsbC10aXRs
ZT5UaHlyb2lkPC9mdWxsLXRpdGxlPjwvcGVyaW9kaWNhbD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VyaW9kaWNhbD48ZnVsbC10aXRs
ZT5UaHlyb2lkPC9mdWxsLXRpdGxlPjwvcGVyaW9kaWNhbD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42EDD589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l lymph node dissection) and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post-operative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ly low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. It is well established that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VyaW9kaWNhbD48ZnVsbC10aXRsZT5KQU1B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VyaW9kaWNhbD48ZnVsbC10aXRsZT5KQU1B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is currently lacking in the literature.</w:t>
      </w:r>
    </w:p>
    <w:p w14:paraId="64A177DC" w14:textId="78C2BB12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following total or completion thyroidectomy.</w:t>
      </w:r>
    </w:p>
    <w:p w14:paraId="059500A2" w14:textId="77777777" w:rsidR="00B53779" w:rsidRDefault="00B5377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419B804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5056D6A5" w14:textId="3CFA4BEB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Patients and data collection</w:t>
      </w:r>
    </w:p>
    <w:p w14:paraId="77C7C3F3" w14:textId="0518E66F" w:rsidR="00E62462" w:rsidRDefault="00007957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>follow-up data up to 1 year wa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07393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within 1 year of the index procedure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6C26EE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in twelve Dutch hospitals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between January 2010 and June 2021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e Netherlands before 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>December 31</w:t>
      </w:r>
      <w:r w:rsidR="00E62462" w:rsidRPr="00E62462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2016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The utilization of these cohorts, encompassing diverse time periods and geographic regions</w:t>
      </w:r>
      <w:r w:rsidR="00D8649C">
        <w:rPr>
          <w:rFonts w:ascii="Times New Roman" w:hAnsi="Times New Roman" w:cs="Times New Roman"/>
          <w:sz w:val="22"/>
          <w:szCs w:val="22"/>
          <w:lang w:val="en-US"/>
        </w:rPr>
        <w:t xml:space="preserve"> within the Netherlands</w:t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, was aimed at accomplishing both temporal and geographic validation of the model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dXN0aW48L0F1dGhvcj48WWVhcj4yMDE2PC9ZZWFyPjxS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dXN0aW48L0F1dGhvcj48WWVhcj4yMDE2PC9ZZWFyPjxS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649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>Prophylactic calcium supplemen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ation after thyroid surgery was not standard of care in </w:t>
      </w:r>
      <w:r w:rsidR="004E7648">
        <w:rPr>
          <w:rFonts w:ascii="Times New Roman" w:hAnsi="Times New Roman" w:cs="Times New Roman"/>
          <w:sz w:val="22"/>
          <w:szCs w:val="22"/>
          <w:lang w:val="en-US"/>
        </w:rPr>
        <w:t xml:space="preserve">any of 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 xml:space="preserve"> hospital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included in this study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8EDB8CE" w14:textId="313E8FA7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mmol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mmol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albumin (g/L)). The reference value for calcium is 2.20-2.65 mmol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 w:rsidRPr="00F532AE">
        <w:rPr>
          <w:rFonts w:ascii="Times New Roman" w:hAnsi="Times New Roman" w:cs="Times New Roman"/>
          <w:sz w:val="22"/>
          <w:szCs w:val="22"/>
          <w:lang w:val="en-US"/>
        </w:rPr>
        <w:t>Supplement</w:t>
      </w:r>
      <w:r w:rsidR="00F532AE" w:rsidRPr="00F532AE">
        <w:rPr>
          <w:rFonts w:ascii="Times New Roman" w:hAnsi="Times New Roman" w:cs="Times New Roman"/>
          <w:sz w:val="22"/>
          <w:szCs w:val="22"/>
          <w:lang w:val="en-US"/>
        </w:rPr>
        <w:t>ary File</w:t>
      </w:r>
      <w:r w:rsidR="0050501F" w:rsidRPr="00F532A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32AE" w:rsidRPr="00F532AE">
        <w:rPr>
          <w:rFonts w:ascii="Times New Roman" w:hAnsi="Times New Roman" w:cs="Times New Roman"/>
          <w:sz w:val="22"/>
          <w:szCs w:val="22"/>
          <w:lang w:val="en-US"/>
        </w:rPr>
        <w:t>1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B348A5E" w14:textId="77777777" w:rsidR="00C04097" w:rsidRDefault="00C04097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274F735" w14:textId="6C61C62B" w:rsidR="00EE718F" w:rsidRDefault="00EE718F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lastRenderedPageBreak/>
        <w:t>Outcome measure</w:t>
      </w:r>
      <w:r w:rsidR="007F1BFA">
        <w:rPr>
          <w:rFonts w:ascii="Times New Roman" w:eastAsia="Calibri" w:hAnsi="Times New Roman" w:cs="Times New Roman"/>
          <w:b/>
          <w:sz w:val="22"/>
          <w:szCs w:val="22"/>
          <w:lang w:val="en-US"/>
        </w:rPr>
        <w:br/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DFC5E06" w14:textId="5EC9EFFE" w:rsidR="00FA258D" w:rsidRPr="007F1BFA" w:rsidRDefault="00FA258D" w:rsidP="007F1BF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02189248" w14:textId="0695DD6E" w:rsidR="0012073C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B74A23">
        <w:rPr>
          <w:rFonts w:ascii="Times New Roman" w:hAnsi="Times New Roman" w:cs="Times New Roman"/>
          <w:b/>
          <w:sz w:val="22"/>
          <w:szCs w:val="22"/>
          <w:lang w:val="en-US"/>
        </w:rPr>
        <w:t>Statistical analysis for model development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br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="002B4B5B"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B4B5B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="002B4B5B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. 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7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B4B5B"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8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>p&lt;0.05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="002B4B5B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9, 2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Predictions of the final model were made easily accessible through a 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1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To assess the relationship between the risk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</w:t>
      </w:r>
      <w:r w:rsidR="00C442A2">
        <w:rPr>
          <w:rFonts w:ascii="Times New Roman" w:hAnsi="Times New Roman" w:cs="Times New Roman"/>
          <w:sz w:val="22"/>
          <w:szCs w:val="22"/>
          <w:lang w:val="en-US"/>
        </w:rPr>
        <w:t>&lt;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10%), intermediate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6468745" w14:textId="77777777" w:rsidR="00B53779" w:rsidRDefault="00A43EC2" w:rsidP="00B53779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2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B32374">
        <w:rPr>
          <w:rFonts w:ascii="Times New Roman" w:hAnsi="Times New Roman" w:cs="Times New Roman"/>
          <w:sz w:val="22"/>
          <w:szCs w:val="22"/>
          <w:lang w:val="en-US"/>
        </w:rPr>
        <w:t xml:space="preserve"> leaving one cohor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out of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</w:t>
      </w:r>
      <w:r w:rsidR="00B32374">
        <w:rPr>
          <w:rFonts w:ascii="Times New Roman" w:hAnsi="Times New Roman" w:cs="Times New Roman"/>
          <w:sz w:val="22"/>
          <w:szCs w:val="22"/>
          <w:lang w:val="en-US"/>
        </w:rPr>
        <w:t>dictions for the left out cohor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2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 xml:space="preserve"> performed with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 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3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B5377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231F6B7" w14:textId="16333A0B" w:rsidR="008561EE" w:rsidRPr="00B53779" w:rsidRDefault="00073A03" w:rsidP="00B53779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  <w:r w:rsidR="007F1BFA">
        <w:rPr>
          <w:rFonts w:ascii="Times New Roman" w:hAnsi="Times New Roman" w:cs="Times New Roman"/>
          <w:i/>
          <w:sz w:val="22"/>
          <w:szCs w:val="22"/>
          <w:lang w:val="en-US"/>
        </w:rPr>
        <w:br/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 xml:space="preserve">total 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>cohort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907393" w:rsidRPr="00907393">
        <w:rPr>
          <w:lang w:val="en-US"/>
        </w:rPr>
        <w:t xml:space="preserve">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>within one</w:t>
      </w:r>
      <w:r w:rsidR="00907393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 year of the index procedure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>one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232C2">
        <w:rPr>
          <w:rFonts w:ascii="Times New Roman" w:hAnsi="Times New Roman" w:cs="Times New Roman"/>
          <w:sz w:val="22"/>
          <w:szCs w:val="22"/>
          <w:lang w:val="en-US"/>
        </w:rPr>
        <w:t>within one</w:t>
      </w:r>
      <w:r w:rsidR="00A232C2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 year of the index procedure</w:t>
      </w:r>
      <w:r w:rsidR="00A232C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>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measurements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PTH at 24 hours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1E9EEEED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that fitted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and wa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s most clinically applicable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included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 during surgery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, age, sex, type of surgery, and 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).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ed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>there wa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>wa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1D425F">
        <w:rPr>
          <w:rFonts w:ascii="Times New Roman" w:hAnsi="Times New Roman" w:cs="Times New Roman"/>
          <w:sz w:val="22"/>
          <w:szCs w:val="22"/>
          <w:lang w:val="en-US"/>
        </w:rPr>
        <w:t>1.11-1.87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1.63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9.53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 xml:space="preserve">final 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important 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7DA20E77" w:rsidR="0074346E" w:rsidRPr="008046E7" w:rsidRDefault="00AC6B3C" w:rsidP="00710183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wo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(0.9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>patients with a PTH decrease of less than 70% in this cohort developed</w:t>
      </w:r>
      <w:r w:rsidR="0071614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85305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and none was readmitted due to hypocalcemia 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>(Supplemental Table 3)</w:t>
      </w:r>
      <w:r w:rsidR="00716146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C0CDF">
        <w:rPr>
          <w:rFonts w:ascii="Times New Roman" w:hAnsi="Times New Roman" w:cs="Times New Roman"/>
          <w:sz w:val="22"/>
          <w:szCs w:val="22"/>
          <w:lang w:val="en-US"/>
        </w:rPr>
        <w:t xml:space="preserve">These two patients had a PTH decrease of 67.3% and 68.6%, respectively. </w:t>
      </w:r>
      <w:r w:rsidR="00D13B24" w:rsidRPr="00D13B24">
        <w:rPr>
          <w:rFonts w:ascii="Times New Roman" w:hAnsi="Times New Roman" w:cs="Times New Roman"/>
          <w:sz w:val="22"/>
          <w:szCs w:val="22"/>
          <w:lang w:val="en-US"/>
        </w:rPr>
        <w:t>In the entirety of the study cohort, a total of 229 patients (62.6%) were categorized as low risk, 74 patients (20.2%) as intermediate risk, and 63 patients (17.2%) as high risk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Table 3).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was observed in 1.7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4/229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low-risk patients, 16.2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12/74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intermediate-risk patients, and a 44.4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28/63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high-risk patients.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1F3F">
        <w:rPr>
          <w:rFonts w:ascii="Times New Roman" w:hAnsi="Times New Roman" w:cs="Times New Roman"/>
          <w:sz w:val="22"/>
          <w:szCs w:val="22"/>
          <w:lang w:val="en-US"/>
        </w:rPr>
        <w:t>T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491D8D">
        <w:rPr>
          <w:rFonts w:ascii="Times New Roman" w:hAnsi="Times New Roman" w:cs="Times New Roman"/>
          <w:sz w:val="22"/>
          <w:szCs w:val="22"/>
          <w:lang w:val="en-US"/>
        </w:rPr>
        <w:t>9.5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e intermediate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682DC25E" w14:textId="6F8C070F" w:rsidR="003D1A67" w:rsidRDefault="00032090" w:rsidP="00C3521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is study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E25E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ognostic model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n patients who underwent total or completion thyroidectomy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C35214">
        <w:rPr>
          <w:rFonts w:ascii="Times New Roman" w:hAnsi="Times New Roman" w:cs="Times New Roman"/>
          <w:sz w:val="22"/>
          <w:szCs w:val="22"/>
          <w:lang w:val="en-US"/>
        </w:rPr>
        <w:t>C-index 0.88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is the first model for prediction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4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4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he current study considered a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election of variables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6EC8B575" w14:textId="45022D03" w:rsidR="000D1C4A" w:rsidRPr="000D1C4A" w:rsidRDefault="00B5698F" w:rsidP="000D1C4A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1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1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5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TH of less than 70% 24-hour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a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fter surgery had very low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 xml:space="preserve"> risk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Y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Y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rrent study, </w:t>
      </w:r>
      <w:r w:rsidR="00AC6B3C">
        <w:rPr>
          <w:rFonts w:ascii="Times New Roman" w:hAnsi="Times New Roman" w:cs="Times New Roman"/>
          <w:sz w:val="22"/>
          <w:szCs w:val="22"/>
          <w:lang w:val="en-US"/>
        </w:rPr>
        <w:t>only two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6B3C">
        <w:rPr>
          <w:rFonts w:ascii="Times New Roman" w:hAnsi="Times New Roman" w:cs="Times New Roman"/>
          <w:sz w:val="22"/>
          <w:szCs w:val="22"/>
          <w:lang w:val="en-US"/>
        </w:rPr>
        <w:t>(0.9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15E8B">
        <w:rPr>
          <w:rFonts w:ascii="Times New Roman" w:hAnsi="Times New Roman" w:cs="Times New Roman"/>
          <w:sz w:val="22"/>
          <w:szCs w:val="22"/>
          <w:lang w:val="en-US"/>
        </w:rPr>
        <w:t>This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suggests that evaluating the 24-hour PTH decrease can serve as an initial assessment tool to determine if a patient i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O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ur study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 Although the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</w:t>
      </w:r>
      <w:r w:rsidR="00984927" w:rsidRPr="000D1C4A">
        <w:rPr>
          <w:rFonts w:ascii="Times New Roman" w:hAnsi="Times New Roman" w:cs="Times New Roman"/>
          <w:sz w:val="22"/>
          <w:szCs w:val="22"/>
          <w:lang w:val="en-US"/>
        </w:rPr>
        <w:t>the most significant predictor</w:t>
      </w:r>
      <w:r w:rsidR="00BE791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, we observed that 24-hour calcium measurements </w:t>
      </w:r>
      <w:r w:rsidR="003252F8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3252F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parathyroid gland identification during surgery </w:t>
      </w:r>
      <w:r w:rsidR="00BE791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significantly enhanced the discriminatory ability of the model. </w:t>
      </w:r>
      <w:r w:rsidR="009424BC">
        <w:rPr>
          <w:rFonts w:ascii="Times New Roman" w:hAnsi="Times New Roman" w:cs="Times New Roman"/>
          <w:sz w:val="22"/>
          <w:szCs w:val="22"/>
          <w:lang w:val="en-US"/>
        </w:rPr>
        <w:t>F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 xml:space="preserve">uture research </w:t>
      </w:r>
      <w:r w:rsidR="009424BC">
        <w:rPr>
          <w:rFonts w:ascii="Times New Roman" w:hAnsi="Times New Roman" w:cs="Times New Roman"/>
          <w:sz w:val="22"/>
          <w:szCs w:val="22"/>
          <w:lang w:val="en-US"/>
        </w:rPr>
        <w:t xml:space="preserve">endeavors 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 xml:space="preserve">should explore the integration of these variables in larger patient cohorts to validate their utility in predict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8FA1A36" w14:textId="3DFEA809" w:rsidR="00DE1A9A" w:rsidRPr="0022346D" w:rsidRDefault="00B43421" w:rsidP="0022346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3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3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</w:t>
      </w:r>
      <w:r w:rsidR="00F60468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persistent hypoparathyroidism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, we also observed a notable correlation between a higher risk of </w:t>
      </w:r>
      <w:r w:rsidR="00F60468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persistent hypoparathyroidism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B8160D">
        <w:rPr>
          <w:rFonts w:ascii="Times New Roman" w:hAnsi="Times New Roman" w:cs="Times New Roman"/>
          <w:sz w:val="22"/>
          <w:szCs w:val="22"/>
          <w:lang w:val="en-US"/>
        </w:rPr>
        <w:t>We document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2 (1%) readmissions in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patients with a low predicted probability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Providing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expectations in weaning off supplementation within one year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may be sufficient for </w:t>
      </w:r>
      <w:r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 a higher risk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may benefit from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arly </w:t>
      </w:r>
      <w:r w:rsidR="007401CC" w:rsidRPr="008B281E">
        <w:rPr>
          <w:rFonts w:ascii="Times New Roman" w:hAnsi="Times New Roman" w:cs="Times New Roman"/>
          <w:sz w:val="22"/>
          <w:szCs w:val="22"/>
          <w:lang w:val="en-US"/>
        </w:rPr>
        <w:t>interdisciplinary care and close</w:t>
      </w:r>
      <w:r w:rsidR="00C04097" w:rsidRPr="008B281E">
        <w:rPr>
          <w:rFonts w:ascii="Times New Roman" w:hAnsi="Times New Roman" w:cs="Times New Roman"/>
          <w:sz w:val="22"/>
          <w:szCs w:val="22"/>
          <w:lang w:val="en-US"/>
        </w:rPr>
        <w:t>r</w:t>
      </w:r>
      <w:r w:rsidR="007401CC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 follow-up </w:t>
      </w:r>
      <w:r w:rsidR="00CA5888" w:rsidRPr="008B281E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8B281E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0D1C4A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8B281E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developed </w:t>
      </w:r>
      <w:r w:rsidR="000D1C4A" w:rsidRPr="008B281E">
        <w:rPr>
          <w:rFonts w:ascii="Times New Roman" w:hAnsi="Times New Roman" w:cs="Times New Roman"/>
          <w:sz w:val="22"/>
          <w:szCs w:val="22"/>
          <w:lang w:val="en-US"/>
        </w:rPr>
        <w:t>model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which is 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available online 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1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D1A5C" w:rsidRPr="00BD1A5C">
        <w:rPr>
          <w:rFonts w:ascii="Times New Roman" w:hAnsi="Times New Roman" w:cs="Times New Roman"/>
          <w:sz w:val="22"/>
          <w:szCs w:val="22"/>
          <w:lang w:val="en-US"/>
        </w:rPr>
        <w:t>offers clinicians a more robust tool for prognostication, thereby assisting in optimizing patient care strategies following total thyroidectomy.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D1A5C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F</w:t>
      </w:r>
      <w:r w:rsidR="00A232C2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urther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research endeavors should establish distinct prediction models that can accurately assess the risk of symptoms </w:t>
      </w:r>
      <w:r w:rsidR="002E25E7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of hypocalcemia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687FFD04" w:rsidR="00E0202F" w:rsidRPr="002440B9" w:rsidRDefault="00667847" w:rsidP="0022346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Future studies should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</w:t>
      </w:r>
      <w:r w:rsidR="0028761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We had a relatively small sample of patients</w:t>
      </w:r>
      <w:r w:rsidR="00864CF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with few events, i.e., only 44 patients had long-term </w:t>
      </w:r>
      <w:r w:rsidR="00F60468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hypoparathyroidism</w:t>
      </w:r>
      <w:r w:rsidR="00F9793A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. </w:t>
      </w:r>
      <w:r w:rsidR="001413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This </w:t>
      </w:r>
      <w:r w:rsidR="00864CF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complicates the development of a well-calibrating model that can gener</w:t>
      </w:r>
      <w:r w:rsidR="00DE40A6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a</w:t>
      </w:r>
      <w:r w:rsidR="00864CF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lize</w:t>
      </w:r>
      <w:r w:rsidR="000A7F20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to </w:t>
      </w:r>
      <w:r w:rsidR="0010719E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other patient populations</w:t>
      </w:r>
      <w:r w:rsidR="00F9793A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. Moreover, </w:t>
      </w:r>
      <w:r w:rsidR="00FA502B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a small sample with few</w:t>
      </w:r>
      <w:r w:rsidR="00F9793A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events </w:t>
      </w:r>
      <w:r w:rsidR="0028761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make the model more prone to </w:t>
      </w:r>
      <w:r w:rsidR="00724931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incidental findings</w:t>
      </w:r>
      <w:r w:rsidR="0028761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. Therefore, we </w:t>
      </w:r>
      <w:r w:rsidR="00B57CC3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used uniform shrinkage obtained by</w:t>
      </w:r>
      <w:r w:rsidR="0028761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bootstrapping</w:t>
      </w:r>
      <w:r w:rsidR="00987E46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and validated the model using leave-one-center-out cross-validation</w:t>
      </w:r>
      <w:r w:rsidR="00E62A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</w:t>
      </w:r>
      <w:r w:rsidR="00E62A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4
LCAyOT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DD074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instrText xml:space="preserve"> ADDIN EN.CITE </w:instrText>
      </w:r>
      <w:r w:rsidR="00DD074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4
LCAyOT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DD074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instrText xml:space="preserve"> ADDIN EN.CITE.DATA </w:instrText>
      </w:r>
      <w:r w:rsidR="00DD074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</w:r>
      <w:r w:rsidR="00DD0749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fldChar w:fldCharType="end"/>
      </w:r>
      <w:r w:rsidR="00E62A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</w:r>
      <w:r w:rsidR="00E62A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fldChar w:fldCharType="separate"/>
      </w:r>
      <w:r w:rsidR="00DD0749" w:rsidRPr="007E5120">
        <w:rPr>
          <w:rFonts w:ascii="Times New Roman" w:hAnsi="Times New Roman" w:cs="Times New Roman"/>
          <w:noProof/>
          <w:sz w:val="22"/>
          <w:szCs w:val="22"/>
          <w:highlight w:val="yellow"/>
          <w:vertAlign w:val="superscript"/>
          <w:lang w:val="en-US"/>
        </w:rPr>
        <w:t>28, 29</w:t>
      </w:r>
      <w:r w:rsidR="00E62A3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fldChar w:fldCharType="end"/>
      </w:r>
      <w:r w:rsidR="0028761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. </w:t>
      </w:r>
      <w:r w:rsidR="00B50EBF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However, l</w:t>
      </w:r>
      <w:r w:rsidR="00933CB4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arger-scale studies are warranted to update the model and perform external validation, ensuring its reliability and generalizability. Moreover, t</w:t>
      </w:r>
      <w:r w:rsidR="00C04097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his</w:t>
      </w:r>
      <w:r w:rsidR="00A11DED" w:rsidRPr="007E5120">
        <w:rPr>
          <w:rFonts w:ascii="Times New Roman" w:hAnsi="Times New Roman" w:cs="Times New Roman"/>
          <w:sz w:val="22"/>
          <w:szCs w:val="22"/>
          <w:highlight w:val="yellow"/>
          <w:lang w:val="en-US"/>
        </w:rPr>
        <w:t xml:space="preserve"> is a retrospective cohort study.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e ca</w:t>
      </w:r>
      <w:bookmarkStart w:id="0" w:name="_GoBack"/>
      <w:bookmarkEnd w:id="0"/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63EA2E6E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0671E147" w:rsidR="008429C7" w:rsidRDefault="008429C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9DC1444" w14:textId="57E516A1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AA20598" w14:textId="43A944B7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FBDFF0A" w14:textId="4BCC2175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712C6E67" w14:textId="1CC282D3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D21ABE5" w14:textId="156ED7E5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85D2044" w14:textId="37916DB0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129DB8B" w14:textId="6EA4F365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91A6267" w14:textId="32233DBA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D03CA49" w14:textId="6FB51B10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1DC267B" w14:textId="0217073B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87D1AEE" w14:textId="3B8F6C38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8376ECC" w14:textId="77777777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823A685" w14:textId="3A67677A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2BF994BB" w14:textId="77777777" w:rsidR="004559E5" w:rsidRDefault="004559E5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61FEA0E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E5A07FA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0EF0E3C1" w14:textId="1C1A6E85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D0EA056" w14:textId="0205D5AD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>Availability</w:t>
      </w:r>
    </w:p>
    <w:p w14:paraId="36F96232" w14:textId="193DDC4A" w:rsidR="00B74A23" w:rsidRP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statistical code was made available at</w:t>
      </w:r>
      <w:r w:rsidR="00D13B2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hyperlink r:id="rId12" w:history="1">
        <w:r w:rsidR="00251B43" w:rsidRPr="009603C1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github.com/CHMMaas/PredictionHypoparathyroidism</w:t>
        </w:r>
      </w:hyperlink>
      <w:r w:rsidR="00251B4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51B43">
        <w:rPr>
          <w:rStyle w:val="Hyperlink"/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13B2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2282D4D9" w14:textId="7A13F973" w:rsidR="00E2176F" w:rsidRDefault="0006379E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web-application of the model is available at </w:t>
      </w:r>
    </w:p>
    <w:p w14:paraId="6B55BBB1" w14:textId="4D676E64" w:rsidR="0006379E" w:rsidRDefault="007E5120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hyperlink r:id="rId13" w:history="1">
        <w:r w:rsidR="0006379E" w:rsidRPr="00492289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erasmusmcpublichealth.shinyapps.io/Hypoparathyroidism/</w:t>
        </w:r>
      </w:hyperlink>
      <w:r w:rsidR="0006379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1402CB1F" w14:textId="77777777" w:rsidR="0006379E" w:rsidRDefault="0006379E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5710FA08" w14:textId="5FFFC817" w:rsidR="00774BDA" w:rsidRDefault="008429C7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</w:t>
      </w:r>
      <w:r w:rsidR="00251B43">
        <w:rPr>
          <w:rFonts w:ascii="Times New Roman" w:hAnsi="Times New Roman" w:cs="Times New Roman"/>
          <w:sz w:val="22"/>
          <w:szCs w:val="22"/>
          <w:lang w:val="en-US"/>
        </w:rPr>
        <w:t xml:space="preserve">al Center approved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(MEC-2018-1195, MEC-2013-233, MEC-2017-1041).</w:t>
      </w:r>
    </w:p>
    <w:p w14:paraId="228B0C4B" w14:textId="70D77516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4B3BC0A" w14:textId="3BD7DA3F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2DC899D" w14:textId="4E8D3328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9F05B40" w14:textId="3C252E74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7973DB6C" w14:textId="7BFC1341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07B91C9" w14:textId="07D4032D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B8A7DE2" w14:textId="6E175FCE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1C34186" w14:textId="2AD866E4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AF010DE" w14:textId="5F95A8C2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B7805C7" w14:textId="5865A692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EB413BE" w14:textId="056C0578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C1A8D42" w14:textId="6788EB3A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AB5020A" w14:textId="4FAFA4AC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204D4ABB" w14:textId="0C3DF55F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FFB0405" w14:textId="0A79381A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769F4D1" w14:textId="07513CE7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9EAA62E" w14:textId="0A832E86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t xml:space="preserve">References </w:t>
      </w:r>
    </w:p>
    <w:p w14:paraId="03248E82" w14:textId="77777777" w:rsidR="00DD0749" w:rsidRPr="00DD0749" w:rsidRDefault="00A804AE" w:rsidP="00DD0749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FA258D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DD0749" w:rsidRPr="00DD0749">
        <w:t>1.</w:t>
      </w:r>
      <w:r w:rsidR="00DD0749" w:rsidRPr="00DD0749">
        <w:tab/>
        <w:t xml:space="preserve">Asari R, Passler C, Kaczirek K, et al. Hypoparathyroidism after total thyroidectomy: a prospective study. </w:t>
      </w:r>
      <w:r w:rsidR="00DD0749" w:rsidRPr="00DD0749">
        <w:rPr>
          <w:i/>
        </w:rPr>
        <w:t>Arch Surg</w:t>
      </w:r>
      <w:r w:rsidR="00DD0749" w:rsidRPr="00DD0749">
        <w:t xml:space="preserve"> 2008; 143(2):132-7; discussion 138.</w:t>
      </w:r>
    </w:p>
    <w:p w14:paraId="6723A0B6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.</w:t>
      </w:r>
      <w:r w:rsidRPr="00DD0749">
        <w:tab/>
        <w:t xml:space="preserve">Kim SM, Kim HK, Kim KJ, et al. Recovery from Permanent Hypoparathyroidism After Total Thyroidectomy. </w:t>
      </w:r>
      <w:r w:rsidRPr="00DD0749">
        <w:rPr>
          <w:i/>
        </w:rPr>
        <w:t>Thyroid</w:t>
      </w:r>
      <w:r w:rsidRPr="00DD0749">
        <w:t xml:space="preserve"> 2015; 25(7):830-3.</w:t>
      </w:r>
    </w:p>
    <w:p w14:paraId="1931C0BE" w14:textId="77777777" w:rsidR="00DD0749" w:rsidRPr="00DD0749" w:rsidRDefault="00DD0749" w:rsidP="00DD0749">
      <w:pPr>
        <w:pStyle w:val="EndNoteBibliography"/>
        <w:ind w:left="720" w:hanging="720"/>
      </w:pPr>
      <w:r w:rsidRPr="00DD0749">
        <w:t>3.</w:t>
      </w:r>
      <w:r w:rsidRPr="00DD0749">
        <w:tab/>
        <w:t xml:space="preserve">Díez JJ, Anda E, Sastre J, et al. Prevalence and risk factors for hypoparathyroidism following total thyroidectomy in Spain: a multicentric and nation-wide retrospective analysis. </w:t>
      </w:r>
      <w:r w:rsidRPr="00DD0749">
        <w:rPr>
          <w:i/>
        </w:rPr>
        <w:t>Endocrine</w:t>
      </w:r>
      <w:r w:rsidRPr="00DD0749">
        <w:t xml:space="preserve"> 2019; 66(2):405-415.</w:t>
      </w:r>
    </w:p>
    <w:p w14:paraId="60246739" w14:textId="77777777" w:rsidR="00DD0749" w:rsidRPr="00DD0749" w:rsidRDefault="00DD0749" w:rsidP="00DD0749">
      <w:pPr>
        <w:pStyle w:val="EndNoteBibliography"/>
        <w:ind w:left="720" w:hanging="720"/>
      </w:pPr>
      <w:r w:rsidRPr="00DD0749">
        <w:t>4.</w:t>
      </w:r>
      <w:r w:rsidRPr="00DD0749">
        <w:tab/>
        <w:t xml:space="preserve">Almquist M, Hallgrimsson P, Nordenström E, et al. Prediction of permanent hypoparathyroidism after total thyroidectomy. </w:t>
      </w:r>
      <w:r w:rsidRPr="00DD0749">
        <w:rPr>
          <w:i/>
        </w:rPr>
        <w:t>World J Surg</w:t>
      </w:r>
      <w:r w:rsidRPr="00DD0749">
        <w:t xml:space="preserve"> 2014; 38(10):2613-20.</w:t>
      </w:r>
    </w:p>
    <w:p w14:paraId="12534A0D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5.</w:t>
      </w:r>
      <w:r w:rsidRPr="00DD0749">
        <w:tab/>
        <w:t xml:space="preserve">Siggelkow H, Clarke BL, Germak J, et al. Burden of illness in not adequately controlled chronic hypoparathyroidism: Findings from a 13-country patient and caregiver survey. </w:t>
      </w:r>
      <w:r w:rsidRPr="00FA258D">
        <w:rPr>
          <w:i/>
          <w:lang w:val="nl-NL"/>
        </w:rPr>
        <w:t>Clin Endocrinol (Oxf)</w:t>
      </w:r>
      <w:r w:rsidRPr="00FA258D">
        <w:rPr>
          <w:lang w:val="nl-NL"/>
        </w:rPr>
        <w:t xml:space="preserve"> 2020; 92(2):159-168.</w:t>
      </w:r>
    </w:p>
    <w:p w14:paraId="1FCFD392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6.</w:t>
      </w:r>
      <w:r w:rsidRPr="00FA258D">
        <w:rPr>
          <w:lang w:val="nl-NL"/>
        </w:rPr>
        <w:tab/>
        <w:t xml:space="preserve">Jørgensen CU, Homøe P, Dahl M, et al. </w:t>
      </w:r>
      <w:r w:rsidRPr="00DD0749">
        <w:t xml:space="preserve">Postoperative Chronic Hypoparathyroidism and Quality of Life After Total Thyroidectomy. </w:t>
      </w:r>
      <w:r w:rsidRPr="00DD0749">
        <w:rPr>
          <w:i/>
        </w:rPr>
        <w:t>JBMR Plus</w:t>
      </w:r>
      <w:r w:rsidRPr="00DD0749">
        <w:t xml:space="preserve"> 2021; 5(4):e10479.</w:t>
      </w:r>
    </w:p>
    <w:p w14:paraId="262A7CAD" w14:textId="77777777" w:rsidR="00DD0749" w:rsidRPr="00DD0749" w:rsidRDefault="00DD0749" w:rsidP="00DD0749">
      <w:pPr>
        <w:pStyle w:val="EndNoteBibliography"/>
        <w:ind w:left="720" w:hanging="720"/>
      </w:pPr>
      <w:r w:rsidRPr="00DD0749">
        <w:t>7.</w:t>
      </w:r>
      <w:r w:rsidRPr="00DD0749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DD0749">
        <w:rPr>
          <w:i/>
        </w:rPr>
        <w:t>Endokrynol Pol</w:t>
      </w:r>
      <w:r w:rsidRPr="00DD0749">
        <w:t xml:space="preserve"> 2020; 71(2):126-133.</w:t>
      </w:r>
    </w:p>
    <w:p w14:paraId="0FF3595C" w14:textId="77777777" w:rsidR="00DD0749" w:rsidRPr="00DD0749" w:rsidRDefault="00DD0749" w:rsidP="00DD0749">
      <w:pPr>
        <w:pStyle w:val="EndNoteBibliography"/>
        <w:ind w:left="720" w:hanging="720"/>
      </w:pPr>
      <w:r w:rsidRPr="00DD0749">
        <w:t>8.</w:t>
      </w:r>
      <w:r w:rsidRPr="00DD0749">
        <w:tab/>
        <w:t xml:space="preserve">Cho JN, Park WS, Min SY. Predictors and risk factors of hypoparathyroidism after total thyroidectomy. </w:t>
      </w:r>
      <w:r w:rsidRPr="00DD0749">
        <w:rPr>
          <w:i/>
        </w:rPr>
        <w:t>International Journal of Surgery</w:t>
      </w:r>
      <w:r w:rsidRPr="00DD0749">
        <w:t xml:space="preserve"> 2016; 34:47-52.</w:t>
      </w:r>
    </w:p>
    <w:p w14:paraId="6ED0A184" w14:textId="77777777" w:rsidR="00DD0749" w:rsidRPr="00DD0749" w:rsidRDefault="00DD0749" w:rsidP="00DD0749">
      <w:pPr>
        <w:pStyle w:val="EndNoteBibliography"/>
        <w:ind w:left="720" w:hanging="720"/>
      </w:pPr>
      <w:r w:rsidRPr="00DD0749">
        <w:t>9.</w:t>
      </w:r>
      <w:r w:rsidRPr="00DD0749">
        <w:tab/>
        <w:t xml:space="preserve">Loncar I, Noltes ME, Dickhoff C, et al. Persistent Postthyroidectomy Hypoparathyroidism in the Netherlands. </w:t>
      </w:r>
      <w:r w:rsidRPr="00DD0749">
        <w:rPr>
          <w:i/>
        </w:rPr>
        <w:t>JAMA Otolaryngol Head Neck Surg</w:t>
      </w:r>
      <w:r w:rsidRPr="00DD0749">
        <w:t xml:space="preserve"> 2021; 147(11):959-965.</w:t>
      </w:r>
    </w:p>
    <w:p w14:paraId="7699D7DA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0.</w:t>
      </w:r>
      <w:r w:rsidRPr="00DD0749">
        <w:tab/>
        <w:t xml:space="preserve">Wang W, Xia F, Meng C, et al. Prediction of permanent hypoparathyroidism by parathyroid hormone and serum calcium 24 h after thyroidectomy. </w:t>
      </w:r>
      <w:r w:rsidRPr="00DD0749">
        <w:rPr>
          <w:i/>
        </w:rPr>
        <w:t>Am J Otolaryngol</w:t>
      </w:r>
      <w:r w:rsidRPr="00DD0749">
        <w:t xml:space="preserve"> 2018; 39(6):746-750.</w:t>
      </w:r>
    </w:p>
    <w:p w14:paraId="212A26D8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11.</w:t>
      </w:r>
      <w:r w:rsidRPr="00DD0749">
        <w:tab/>
        <w:t xml:space="preserve">Nagel K, Hendricks A, Lenschow C, et al. Definition and diagnosis of postsurgical hypoparathyroidism after thyroid surgery: meta-analysis. </w:t>
      </w:r>
      <w:r w:rsidRPr="00FA258D">
        <w:rPr>
          <w:i/>
          <w:lang w:val="nl-NL"/>
        </w:rPr>
        <w:t>BJS Open</w:t>
      </w:r>
      <w:r w:rsidRPr="00FA258D">
        <w:rPr>
          <w:lang w:val="nl-NL"/>
        </w:rPr>
        <w:t xml:space="preserve"> 2022; 6(5).</w:t>
      </w:r>
    </w:p>
    <w:p w14:paraId="1EAFE44B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12.</w:t>
      </w:r>
      <w:r w:rsidRPr="00FA258D">
        <w:rPr>
          <w:lang w:val="nl-NL"/>
        </w:rPr>
        <w:tab/>
        <w:t xml:space="preserve">Austin PC, van Klaveren D, Vergouwe Y, et al. </w:t>
      </w:r>
      <w:r w:rsidRPr="00DD0749">
        <w:t xml:space="preserve">Geographic and temporal validity of prediction models: different approaches were useful to examine model performance. </w:t>
      </w:r>
      <w:r w:rsidRPr="00DD0749">
        <w:rPr>
          <w:i/>
        </w:rPr>
        <w:t>J Clin Epidemiol</w:t>
      </w:r>
      <w:r w:rsidRPr="00DD0749">
        <w:t xml:space="preserve"> 2016; 79:76-85.</w:t>
      </w:r>
    </w:p>
    <w:p w14:paraId="7814B42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3.</w:t>
      </w:r>
      <w:r w:rsidRPr="00DD0749">
        <w:tab/>
        <w:t xml:space="preserve">Transparent Reporting of a multivariable prediction model for Individual Prognosis Or Diagnosis (TRIPOD): Explanation and Elaboration. </w:t>
      </w:r>
      <w:r w:rsidRPr="00DD0749">
        <w:rPr>
          <w:i/>
        </w:rPr>
        <w:t>Annals of Internal Medicine</w:t>
      </w:r>
      <w:r w:rsidRPr="00DD0749">
        <w:t xml:space="preserve"> 2015; 162(1):W1-W73.</w:t>
      </w:r>
    </w:p>
    <w:p w14:paraId="0847D21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4.</w:t>
      </w:r>
      <w:r w:rsidRPr="00DD0749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DD0749">
        <w:rPr>
          <w:i/>
        </w:rPr>
        <w:t>European Journal of Endocrinology</w:t>
      </w:r>
      <w:r w:rsidRPr="00DD0749">
        <w:t xml:space="preserve"> 2022; 186(2):R33-R63.</w:t>
      </w:r>
    </w:p>
    <w:p w14:paraId="63F6C5B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5.</w:t>
      </w:r>
      <w:r w:rsidRPr="00DD0749">
        <w:tab/>
        <w:t xml:space="preserve">van Buuren S, Groothuis-Oudshoorn K. mice: Multivariate Imputation by Chained Equations in R. </w:t>
      </w:r>
      <w:r w:rsidRPr="00DD0749">
        <w:rPr>
          <w:i/>
        </w:rPr>
        <w:t>Journal of Statistical Software</w:t>
      </w:r>
      <w:r w:rsidRPr="00DD0749">
        <w:t xml:space="preserve"> 2011; 45(3):1 - 67.</w:t>
      </w:r>
    </w:p>
    <w:p w14:paraId="5B7265E9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16.</w:t>
      </w:r>
      <w:r w:rsidRPr="00FA258D">
        <w:rPr>
          <w:lang w:val="nl-NL"/>
        </w:rPr>
        <w:tab/>
        <w:t xml:space="preserve">Moons KGM, Donders RART, Stijnen T, et al. </w:t>
      </w:r>
      <w:r w:rsidRPr="00DD0749">
        <w:t xml:space="preserve">Using the outcome for imputation of missing predictor values was preferred. </w:t>
      </w:r>
      <w:r w:rsidRPr="00DD0749">
        <w:rPr>
          <w:i/>
        </w:rPr>
        <w:t>Journal of Clinical Epidemiology</w:t>
      </w:r>
      <w:r w:rsidRPr="00DD0749">
        <w:t xml:space="preserve"> 2006; 59(10):1092-1101.</w:t>
      </w:r>
    </w:p>
    <w:p w14:paraId="1CDBAAFD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7.</w:t>
      </w:r>
      <w:r w:rsidRPr="00DD0749">
        <w:tab/>
        <w:t xml:space="preserve">Rubin DB. Multiple imputation after 18+ years. </w:t>
      </w:r>
      <w:r w:rsidRPr="00DD0749">
        <w:rPr>
          <w:i/>
        </w:rPr>
        <w:t>Journal of the American statistical Association</w:t>
      </w:r>
      <w:r w:rsidRPr="00DD0749">
        <w:t xml:space="preserve"> 1996; 91(434):473-489.</w:t>
      </w:r>
    </w:p>
    <w:p w14:paraId="2F535643" w14:textId="6865DD30" w:rsidR="00DD0749" w:rsidRPr="00DD0749" w:rsidRDefault="00DD0749" w:rsidP="00DD0749">
      <w:pPr>
        <w:pStyle w:val="EndNoteBibliography"/>
        <w:ind w:left="720" w:hanging="720"/>
      </w:pPr>
      <w:r w:rsidRPr="00DD0749">
        <w:t>18.</w:t>
      </w:r>
      <w:r w:rsidRPr="00DD0749">
        <w:tab/>
        <w:t xml:space="preserve">Jr FEH. rms: Regression Modeling Strategies. R package version 6.6-0. 2023. Available at: </w:t>
      </w:r>
      <w:hyperlink r:id="rId14" w:history="1">
        <w:r w:rsidRPr="00DD0749">
          <w:rPr>
            <w:rStyle w:val="Hyperlink"/>
          </w:rPr>
          <w:t>https://CRAN.R-project.org/package=rms</w:t>
        </w:r>
      </w:hyperlink>
      <w:r w:rsidRPr="00DD0749">
        <w:t xml:space="preserve">. </w:t>
      </w:r>
    </w:p>
    <w:p w14:paraId="6882BBF7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9.</w:t>
      </w:r>
      <w:r w:rsidRPr="00DD0749">
        <w:tab/>
        <w:t xml:space="preserve">Smith GC, Seaman SR, Wood AM, et al. Correcting for optimistic prediction in small data sets. </w:t>
      </w:r>
      <w:r w:rsidRPr="00DD0749">
        <w:rPr>
          <w:i/>
        </w:rPr>
        <w:t>Am J Epidemiol</w:t>
      </w:r>
      <w:r w:rsidRPr="00DD0749">
        <w:t xml:space="preserve"> 2014; 180(3):318-24.</w:t>
      </w:r>
    </w:p>
    <w:p w14:paraId="7B62C777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0.</w:t>
      </w:r>
      <w:r w:rsidRPr="00DD0749">
        <w:tab/>
        <w:t>Steyerberg EW. Clinical Prediction Models: A Practical Approach to Development, Validation, and Updating.: New York: Springer, 2009.</w:t>
      </w:r>
    </w:p>
    <w:p w14:paraId="3B89E036" w14:textId="53924235" w:rsidR="00DD0749" w:rsidRPr="00DD0749" w:rsidRDefault="00DD0749" w:rsidP="00DD0749">
      <w:pPr>
        <w:pStyle w:val="EndNoteBibliography"/>
        <w:ind w:left="720" w:hanging="720"/>
      </w:pPr>
      <w:r w:rsidRPr="00DD0749">
        <w:t>21.</w:t>
      </w:r>
      <w:r w:rsidRPr="00DD0749">
        <w:tab/>
        <w:t xml:space="preserve">Maas CCHM. Web tool for predicting long-term hypoparathyroidism 2023. Available at: </w:t>
      </w:r>
      <w:hyperlink r:id="rId15" w:history="1">
        <w:r w:rsidRPr="00DD0749">
          <w:rPr>
            <w:rStyle w:val="Hyperlink"/>
          </w:rPr>
          <w:t>https://erasmusmcpublichealth.shinyapps.io/Hypoparathyroidism/</w:t>
        </w:r>
      </w:hyperlink>
      <w:r w:rsidRPr="00DD0749">
        <w:t xml:space="preserve"> </w:t>
      </w:r>
    </w:p>
    <w:p w14:paraId="3418AA18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2.</w:t>
      </w:r>
      <w:r w:rsidRPr="00DD0749">
        <w:tab/>
        <w:t xml:space="preserve">Harrell FE, Jr., Califf RM, Pryor DB, et al. Evaluating the yield of medical tests. </w:t>
      </w:r>
      <w:r w:rsidRPr="00DD0749">
        <w:rPr>
          <w:i/>
        </w:rPr>
        <w:t>Jama</w:t>
      </w:r>
      <w:r w:rsidRPr="00DD0749">
        <w:t xml:space="preserve"> 1982; 247(18):2543-6.</w:t>
      </w:r>
    </w:p>
    <w:p w14:paraId="2C34BC97" w14:textId="4E0B49A4" w:rsidR="00DD0749" w:rsidRPr="00DD0749" w:rsidRDefault="00DD0749" w:rsidP="00DD0749">
      <w:pPr>
        <w:pStyle w:val="EndNoteBibliography"/>
        <w:ind w:left="720" w:hanging="720"/>
      </w:pPr>
      <w:r w:rsidRPr="00DD0749">
        <w:t>23.</w:t>
      </w:r>
      <w:r w:rsidRPr="00DD0749">
        <w:tab/>
        <w:t xml:space="preserve">Team RC. R: A language and environment for statistical computing. R Foundation for Statistical Computing, Vienna, Austria. 2022. Available at: </w:t>
      </w:r>
      <w:hyperlink r:id="rId16" w:history="1">
        <w:r w:rsidRPr="00DD0749">
          <w:rPr>
            <w:rStyle w:val="Hyperlink"/>
          </w:rPr>
          <w:t>https://www.R-project.org/</w:t>
        </w:r>
      </w:hyperlink>
      <w:r w:rsidRPr="00DD0749">
        <w:t xml:space="preserve">. </w:t>
      </w:r>
    </w:p>
    <w:p w14:paraId="7CD895D6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4.</w:t>
      </w:r>
      <w:r w:rsidRPr="00DD0749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DD0749">
        <w:rPr>
          <w:i/>
        </w:rPr>
        <w:t>Gland Surgery</w:t>
      </w:r>
      <w:r w:rsidRPr="00DD0749">
        <w:t xml:space="preserve"> 2017:S11-S19.</w:t>
      </w:r>
    </w:p>
    <w:p w14:paraId="431E547C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5.</w:t>
      </w:r>
      <w:r w:rsidRPr="00DD0749">
        <w:tab/>
        <w:t xml:space="preserve">Jørgensen CU, Homøe P, Dahl M, et al. High incidence of chronic hypoparathyroidism secondary to total thyroidectomy. </w:t>
      </w:r>
      <w:r w:rsidRPr="00DD0749">
        <w:rPr>
          <w:i/>
        </w:rPr>
        <w:t>Dan Med J</w:t>
      </w:r>
      <w:r w:rsidRPr="00DD0749">
        <w:t xml:space="preserve"> 2020; 67(5).</w:t>
      </w:r>
    </w:p>
    <w:p w14:paraId="08C815DB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26.</w:t>
      </w:r>
      <w:r w:rsidRPr="00DD0749">
        <w:tab/>
        <w:t xml:space="preserve">Lončar I, Dulfer RR, Massolt ET, et al. Postoperative parathyroid hormone levels as a predictor for persistent hypoparathyroidism. </w:t>
      </w:r>
      <w:r w:rsidRPr="00FA258D">
        <w:rPr>
          <w:i/>
          <w:lang w:val="nl-NL"/>
        </w:rPr>
        <w:t>Eur J Endocrinol</w:t>
      </w:r>
      <w:r w:rsidRPr="00FA258D">
        <w:rPr>
          <w:lang w:val="nl-NL"/>
        </w:rPr>
        <w:t xml:space="preserve"> 2020; 183(2):149-159.</w:t>
      </w:r>
    </w:p>
    <w:p w14:paraId="42E39E27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FA258D">
        <w:rPr>
          <w:lang w:val="nl-NL"/>
        </w:rPr>
        <w:lastRenderedPageBreak/>
        <w:t>27.</w:t>
      </w:r>
      <w:r w:rsidRPr="00FA258D">
        <w:rPr>
          <w:lang w:val="nl-NL"/>
        </w:rPr>
        <w:tab/>
        <w:t xml:space="preserve">Li K, Wang XF, Li DY, et al. </w:t>
      </w:r>
      <w:r w:rsidRPr="00DD0749">
        <w:t xml:space="preserve">The good, the bad, and the ugly of calcium supplementation: a review of calcium intake on human health. </w:t>
      </w:r>
      <w:r w:rsidRPr="00FA258D">
        <w:rPr>
          <w:i/>
          <w:lang w:val="nl-NL"/>
        </w:rPr>
        <w:t>Clin Interv Aging</w:t>
      </w:r>
      <w:r w:rsidRPr="00FA258D">
        <w:rPr>
          <w:lang w:val="nl-NL"/>
        </w:rPr>
        <w:t xml:space="preserve"> 2018; 13:2443-2452.</w:t>
      </w:r>
    </w:p>
    <w:p w14:paraId="3770CEF0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28.</w:t>
      </w:r>
      <w:r w:rsidRPr="00FA258D">
        <w:rPr>
          <w:lang w:val="nl-NL"/>
        </w:rPr>
        <w:tab/>
        <w:t xml:space="preserve">Riley RD, Snell KIE, Ensor J, et al. </w:t>
      </w:r>
      <w:r w:rsidRPr="00DD0749">
        <w:t xml:space="preserve">Minimum sample size for developing a multivariable prediction model: PART II - binary and time-to-event outcomes. </w:t>
      </w:r>
      <w:r w:rsidRPr="00DD0749">
        <w:rPr>
          <w:i/>
        </w:rPr>
        <w:t>Statistics in Medicine</w:t>
      </w:r>
      <w:r w:rsidRPr="00DD0749">
        <w:t xml:space="preserve"> 2019; 38(7):1276-1296.</w:t>
      </w:r>
    </w:p>
    <w:p w14:paraId="3B4C96AA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9.</w:t>
      </w:r>
      <w:r w:rsidRPr="00DD0749">
        <w:tab/>
        <w:t xml:space="preserve">Steyerberg EW, Harrell FE, Jr. Prediction models need appropriate internal, internal-external, and external validation. </w:t>
      </w:r>
      <w:r w:rsidRPr="00DD0749">
        <w:rPr>
          <w:i/>
        </w:rPr>
        <w:t>J Clin Epidemiol</w:t>
      </w:r>
      <w:r w:rsidRPr="00DD0749">
        <w:t xml:space="preserve"> 2016; 69:245-7.</w:t>
      </w:r>
    </w:p>
    <w:p w14:paraId="45D12D88" w14:textId="7DBF9F3B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fldChar w:fldCharType="begin"/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instrText xml:space="preserve"> ADDIN </w:instrText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7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C6D0F5" w14:textId="77777777" w:rsidR="002A35C6" w:rsidRDefault="002A35C6" w:rsidP="00E4632A">
      <w:r>
        <w:separator/>
      </w:r>
    </w:p>
  </w:endnote>
  <w:endnote w:type="continuationSeparator" w:id="0">
    <w:p w14:paraId="750CB214" w14:textId="77777777" w:rsidR="002A35C6" w:rsidRDefault="002A35C6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39BE0419" w:rsidR="00FD2630" w:rsidRDefault="00FD2630">
        <w:pPr>
          <w:pStyle w:val="Voetteks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E5120">
          <w:rPr>
            <w:noProof/>
          </w:rPr>
          <w:t>13</w:t>
        </w:r>
        <w:r>
          <w:fldChar w:fldCharType="end"/>
        </w:r>
      </w:p>
    </w:sdtContent>
  </w:sdt>
  <w:p w14:paraId="59F08D39" w14:textId="77777777" w:rsidR="00FD2630" w:rsidRDefault="00FD2630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3DEA98" w14:textId="77777777" w:rsidR="002A35C6" w:rsidRDefault="002A35C6" w:rsidP="00E4632A">
      <w:r>
        <w:separator/>
      </w:r>
    </w:p>
  </w:footnote>
  <w:footnote w:type="continuationSeparator" w:id="0">
    <w:p w14:paraId="20D8E696" w14:textId="77777777" w:rsidR="002A35C6" w:rsidRDefault="002A35C6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defaultTabStop w:val="708"/>
  <w:hyphenationZone w:val="425"/>
  <w:characterSpacingControl w:val="doNotCompress"/>
  <w:hdrShapeDefaults>
    <o:shapedefaults v:ext="edit" spidmax="2662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item&gt;67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3ACB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77"/>
    <w:rsid w:val="000407B2"/>
    <w:rsid w:val="00040C71"/>
    <w:rsid w:val="00043ED7"/>
    <w:rsid w:val="00043EDC"/>
    <w:rsid w:val="00044315"/>
    <w:rsid w:val="000457F9"/>
    <w:rsid w:val="000468A7"/>
    <w:rsid w:val="00050803"/>
    <w:rsid w:val="00063343"/>
    <w:rsid w:val="0006379E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A7F20"/>
    <w:rsid w:val="000B0734"/>
    <w:rsid w:val="000B11B0"/>
    <w:rsid w:val="000B5425"/>
    <w:rsid w:val="000B5ADA"/>
    <w:rsid w:val="000B6F6D"/>
    <w:rsid w:val="000C0CDF"/>
    <w:rsid w:val="000C2E81"/>
    <w:rsid w:val="000C357D"/>
    <w:rsid w:val="000C35AB"/>
    <w:rsid w:val="000C448E"/>
    <w:rsid w:val="000C4658"/>
    <w:rsid w:val="000C66CD"/>
    <w:rsid w:val="000D19CF"/>
    <w:rsid w:val="000D1C4A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0719E"/>
    <w:rsid w:val="001105BE"/>
    <w:rsid w:val="0011335D"/>
    <w:rsid w:val="001157F6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337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099A"/>
    <w:rsid w:val="00183410"/>
    <w:rsid w:val="00183793"/>
    <w:rsid w:val="00183B5C"/>
    <w:rsid w:val="00183C59"/>
    <w:rsid w:val="00186183"/>
    <w:rsid w:val="00191FD5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6A0A"/>
    <w:rsid w:val="001B7E15"/>
    <w:rsid w:val="001C2328"/>
    <w:rsid w:val="001C6E60"/>
    <w:rsid w:val="001C7C51"/>
    <w:rsid w:val="001C7E5B"/>
    <w:rsid w:val="001D04F5"/>
    <w:rsid w:val="001D2D90"/>
    <w:rsid w:val="001D337C"/>
    <w:rsid w:val="001D425F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7C6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46D"/>
    <w:rsid w:val="00223EFC"/>
    <w:rsid w:val="00225BF3"/>
    <w:rsid w:val="00227FCE"/>
    <w:rsid w:val="00230B99"/>
    <w:rsid w:val="0023170D"/>
    <w:rsid w:val="00231D3F"/>
    <w:rsid w:val="00233553"/>
    <w:rsid w:val="00233C27"/>
    <w:rsid w:val="002355B9"/>
    <w:rsid w:val="002367B7"/>
    <w:rsid w:val="0023706D"/>
    <w:rsid w:val="002402F2"/>
    <w:rsid w:val="00240E74"/>
    <w:rsid w:val="002440B9"/>
    <w:rsid w:val="00244AFB"/>
    <w:rsid w:val="00244FFB"/>
    <w:rsid w:val="00245B07"/>
    <w:rsid w:val="00246733"/>
    <w:rsid w:val="00251B4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7693F"/>
    <w:rsid w:val="00280E38"/>
    <w:rsid w:val="002827DD"/>
    <w:rsid w:val="00283384"/>
    <w:rsid w:val="002863FD"/>
    <w:rsid w:val="00286527"/>
    <w:rsid w:val="00287617"/>
    <w:rsid w:val="00290969"/>
    <w:rsid w:val="00293702"/>
    <w:rsid w:val="00296789"/>
    <w:rsid w:val="00296C5A"/>
    <w:rsid w:val="002A102A"/>
    <w:rsid w:val="002A35C6"/>
    <w:rsid w:val="002A4DF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5E7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2F8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14D4"/>
    <w:rsid w:val="0034215D"/>
    <w:rsid w:val="003430C7"/>
    <w:rsid w:val="003431C4"/>
    <w:rsid w:val="00343EA1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2AF"/>
    <w:rsid w:val="0039284D"/>
    <w:rsid w:val="003930EE"/>
    <w:rsid w:val="003938C2"/>
    <w:rsid w:val="00393ADE"/>
    <w:rsid w:val="00395907"/>
    <w:rsid w:val="003960EC"/>
    <w:rsid w:val="003962CC"/>
    <w:rsid w:val="003977D1"/>
    <w:rsid w:val="003978AF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022"/>
    <w:rsid w:val="00446821"/>
    <w:rsid w:val="0044708C"/>
    <w:rsid w:val="00447EB0"/>
    <w:rsid w:val="004530BD"/>
    <w:rsid w:val="0045469F"/>
    <w:rsid w:val="0045509C"/>
    <w:rsid w:val="004559E5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1D8D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D7727"/>
    <w:rsid w:val="004E0530"/>
    <w:rsid w:val="004E206F"/>
    <w:rsid w:val="004E2460"/>
    <w:rsid w:val="004E39C1"/>
    <w:rsid w:val="004E4E21"/>
    <w:rsid w:val="004E6ABB"/>
    <w:rsid w:val="004E7648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06A4"/>
    <w:rsid w:val="005226EE"/>
    <w:rsid w:val="00522BF7"/>
    <w:rsid w:val="00523E9E"/>
    <w:rsid w:val="00524AA7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1A9C"/>
    <w:rsid w:val="00552217"/>
    <w:rsid w:val="005530DA"/>
    <w:rsid w:val="005559C6"/>
    <w:rsid w:val="00556229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6B74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28D7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0862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0AC"/>
    <w:rsid w:val="00651DFB"/>
    <w:rsid w:val="00652CFF"/>
    <w:rsid w:val="0065334D"/>
    <w:rsid w:val="00653914"/>
    <w:rsid w:val="00653D9B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5621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26EE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4B92"/>
    <w:rsid w:val="006F55DE"/>
    <w:rsid w:val="006F70DB"/>
    <w:rsid w:val="00701A8F"/>
    <w:rsid w:val="00701DB5"/>
    <w:rsid w:val="00702A6D"/>
    <w:rsid w:val="007035E3"/>
    <w:rsid w:val="00705E0B"/>
    <w:rsid w:val="00710183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559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2D4C"/>
    <w:rsid w:val="0074346E"/>
    <w:rsid w:val="00745152"/>
    <w:rsid w:val="007505C8"/>
    <w:rsid w:val="00750D21"/>
    <w:rsid w:val="00750FC1"/>
    <w:rsid w:val="00751542"/>
    <w:rsid w:val="007524DF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4EB3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B6F04"/>
    <w:rsid w:val="007C1048"/>
    <w:rsid w:val="007C3791"/>
    <w:rsid w:val="007C445D"/>
    <w:rsid w:val="007D0C06"/>
    <w:rsid w:val="007D1BE4"/>
    <w:rsid w:val="007D39AE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120"/>
    <w:rsid w:val="007E5E30"/>
    <w:rsid w:val="007F1BFA"/>
    <w:rsid w:val="007F304C"/>
    <w:rsid w:val="007F3EFF"/>
    <w:rsid w:val="007F5CAB"/>
    <w:rsid w:val="007F7AE7"/>
    <w:rsid w:val="007F7FB6"/>
    <w:rsid w:val="00802CBE"/>
    <w:rsid w:val="0080348F"/>
    <w:rsid w:val="008046E7"/>
    <w:rsid w:val="00805013"/>
    <w:rsid w:val="0080590C"/>
    <w:rsid w:val="00805B43"/>
    <w:rsid w:val="0081363F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56A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3057"/>
    <w:rsid w:val="00854575"/>
    <w:rsid w:val="008561EE"/>
    <w:rsid w:val="0085620D"/>
    <w:rsid w:val="00860B06"/>
    <w:rsid w:val="0086293F"/>
    <w:rsid w:val="00863457"/>
    <w:rsid w:val="00864CF9"/>
    <w:rsid w:val="00865399"/>
    <w:rsid w:val="00866331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281E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4564"/>
    <w:rsid w:val="008D5676"/>
    <w:rsid w:val="008D7661"/>
    <w:rsid w:val="008E0A66"/>
    <w:rsid w:val="008E29B0"/>
    <w:rsid w:val="008E6B8B"/>
    <w:rsid w:val="008F438A"/>
    <w:rsid w:val="00900856"/>
    <w:rsid w:val="00901726"/>
    <w:rsid w:val="00902677"/>
    <w:rsid w:val="009029A5"/>
    <w:rsid w:val="00902D5A"/>
    <w:rsid w:val="00906BED"/>
    <w:rsid w:val="00907393"/>
    <w:rsid w:val="009112F4"/>
    <w:rsid w:val="009113B4"/>
    <w:rsid w:val="0091177E"/>
    <w:rsid w:val="00911E29"/>
    <w:rsid w:val="009133B7"/>
    <w:rsid w:val="00915E8B"/>
    <w:rsid w:val="009163BD"/>
    <w:rsid w:val="0091671E"/>
    <w:rsid w:val="009167D3"/>
    <w:rsid w:val="00916C58"/>
    <w:rsid w:val="009178DB"/>
    <w:rsid w:val="00917B47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3CB4"/>
    <w:rsid w:val="00935CD0"/>
    <w:rsid w:val="0093675A"/>
    <w:rsid w:val="00937BDB"/>
    <w:rsid w:val="009424BC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57C26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967D8"/>
    <w:rsid w:val="009A1E20"/>
    <w:rsid w:val="009A671A"/>
    <w:rsid w:val="009A76ED"/>
    <w:rsid w:val="009B0045"/>
    <w:rsid w:val="009B20AC"/>
    <w:rsid w:val="009B4529"/>
    <w:rsid w:val="009B6133"/>
    <w:rsid w:val="009B76BE"/>
    <w:rsid w:val="009B7D40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2C2"/>
    <w:rsid w:val="00A23D83"/>
    <w:rsid w:val="00A24BBE"/>
    <w:rsid w:val="00A25E08"/>
    <w:rsid w:val="00A3296A"/>
    <w:rsid w:val="00A3507B"/>
    <w:rsid w:val="00A35913"/>
    <w:rsid w:val="00A36E8C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CE2"/>
    <w:rsid w:val="00A65E27"/>
    <w:rsid w:val="00A666F1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0E7B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6B3C"/>
    <w:rsid w:val="00AC712D"/>
    <w:rsid w:val="00AD0F5A"/>
    <w:rsid w:val="00AD24E1"/>
    <w:rsid w:val="00AD39E3"/>
    <w:rsid w:val="00AD4E99"/>
    <w:rsid w:val="00AD76F5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AF7EE5"/>
    <w:rsid w:val="00B05F1A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374"/>
    <w:rsid w:val="00B32F0B"/>
    <w:rsid w:val="00B34AD8"/>
    <w:rsid w:val="00B36FFC"/>
    <w:rsid w:val="00B37B69"/>
    <w:rsid w:val="00B416EB"/>
    <w:rsid w:val="00B43421"/>
    <w:rsid w:val="00B44833"/>
    <w:rsid w:val="00B45313"/>
    <w:rsid w:val="00B4533D"/>
    <w:rsid w:val="00B45813"/>
    <w:rsid w:val="00B45D1A"/>
    <w:rsid w:val="00B5010F"/>
    <w:rsid w:val="00B50192"/>
    <w:rsid w:val="00B5064A"/>
    <w:rsid w:val="00B50EBF"/>
    <w:rsid w:val="00B536B2"/>
    <w:rsid w:val="00B53779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A23"/>
    <w:rsid w:val="00B74CCC"/>
    <w:rsid w:val="00B7577A"/>
    <w:rsid w:val="00B771B2"/>
    <w:rsid w:val="00B77B96"/>
    <w:rsid w:val="00B80BF5"/>
    <w:rsid w:val="00B8160D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48C3"/>
    <w:rsid w:val="00B95EB2"/>
    <w:rsid w:val="00B96008"/>
    <w:rsid w:val="00B97542"/>
    <w:rsid w:val="00BA00F2"/>
    <w:rsid w:val="00BA08FB"/>
    <w:rsid w:val="00BA45CE"/>
    <w:rsid w:val="00BA56E1"/>
    <w:rsid w:val="00BA5C2D"/>
    <w:rsid w:val="00BA60C2"/>
    <w:rsid w:val="00BA620F"/>
    <w:rsid w:val="00BB2189"/>
    <w:rsid w:val="00BB2970"/>
    <w:rsid w:val="00BB2ACA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A5C"/>
    <w:rsid w:val="00BD1F65"/>
    <w:rsid w:val="00BD1F83"/>
    <w:rsid w:val="00BD1FE0"/>
    <w:rsid w:val="00BD25B7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4097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5214"/>
    <w:rsid w:val="00C372CA"/>
    <w:rsid w:val="00C37E57"/>
    <w:rsid w:val="00C408C3"/>
    <w:rsid w:val="00C40DA4"/>
    <w:rsid w:val="00C412E5"/>
    <w:rsid w:val="00C419F5"/>
    <w:rsid w:val="00C442A2"/>
    <w:rsid w:val="00C4454A"/>
    <w:rsid w:val="00C44B4F"/>
    <w:rsid w:val="00C51BFE"/>
    <w:rsid w:val="00C52D0D"/>
    <w:rsid w:val="00C52EE1"/>
    <w:rsid w:val="00C53A6F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079B"/>
    <w:rsid w:val="00C807D7"/>
    <w:rsid w:val="00C81B1F"/>
    <w:rsid w:val="00C84B82"/>
    <w:rsid w:val="00C850CB"/>
    <w:rsid w:val="00C86808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35DA"/>
    <w:rsid w:val="00CA36A8"/>
    <w:rsid w:val="00CA566E"/>
    <w:rsid w:val="00CA5888"/>
    <w:rsid w:val="00CA6F8C"/>
    <w:rsid w:val="00CB111F"/>
    <w:rsid w:val="00CB1655"/>
    <w:rsid w:val="00CB5146"/>
    <w:rsid w:val="00CB54B8"/>
    <w:rsid w:val="00CC3A30"/>
    <w:rsid w:val="00CC3B0C"/>
    <w:rsid w:val="00CC5144"/>
    <w:rsid w:val="00CC6E8B"/>
    <w:rsid w:val="00CD038A"/>
    <w:rsid w:val="00CD2312"/>
    <w:rsid w:val="00CD2530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2704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3B24"/>
    <w:rsid w:val="00D15DAE"/>
    <w:rsid w:val="00D2039A"/>
    <w:rsid w:val="00D203D5"/>
    <w:rsid w:val="00D222E6"/>
    <w:rsid w:val="00D22984"/>
    <w:rsid w:val="00D2675F"/>
    <w:rsid w:val="00D2743A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649C"/>
    <w:rsid w:val="00D8752D"/>
    <w:rsid w:val="00D87B90"/>
    <w:rsid w:val="00D91636"/>
    <w:rsid w:val="00D9333A"/>
    <w:rsid w:val="00D95AB5"/>
    <w:rsid w:val="00D97932"/>
    <w:rsid w:val="00D97BED"/>
    <w:rsid w:val="00DA10DA"/>
    <w:rsid w:val="00DA3512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0749"/>
    <w:rsid w:val="00DD49BF"/>
    <w:rsid w:val="00DD7A04"/>
    <w:rsid w:val="00DE1413"/>
    <w:rsid w:val="00DE1A9A"/>
    <w:rsid w:val="00DE2972"/>
    <w:rsid w:val="00DE2E73"/>
    <w:rsid w:val="00DE40A6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1760D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0FA1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192"/>
    <w:rsid w:val="00E56877"/>
    <w:rsid w:val="00E570AD"/>
    <w:rsid w:val="00E60A2B"/>
    <w:rsid w:val="00E610A6"/>
    <w:rsid w:val="00E61DBB"/>
    <w:rsid w:val="00E62462"/>
    <w:rsid w:val="00E62A37"/>
    <w:rsid w:val="00E64DDF"/>
    <w:rsid w:val="00E65307"/>
    <w:rsid w:val="00E65800"/>
    <w:rsid w:val="00E65D87"/>
    <w:rsid w:val="00E65DE9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6597"/>
    <w:rsid w:val="00EF7803"/>
    <w:rsid w:val="00F011D3"/>
    <w:rsid w:val="00F02832"/>
    <w:rsid w:val="00F03E82"/>
    <w:rsid w:val="00F051DA"/>
    <w:rsid w:val="00F0638C"/>
    <w:rsid w:val="00F06751"/>
    <w:rsid w:val="00F10BC2"/>
    <w:rsid w:val="00F1106E"/>
    <w:rsid w:val="00F13522"/>
    <w:rsid w:val="00F1378F"/>
    <w:rsid w:val="00F13A09"/>
    <w:rsid w:val="00F13A3C"/>
    <w:rsid w:val="00F13F16"/>
    <w:rsid w:val="00F15034"/>
    <w:rsid w:val="00F1526C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32AE"/>
    <w:rsid w:val="00F541DB"/>
    <w:rsid w:val="00F54366"/>
    <w:rsid w:val="00F54B9B"/>
    <w:rsid w:val="00F55EBA"/>
    <w:rsid w:val="00F5761B"/>
    <w:rsid w:val="00F57EE7"/>
    <w:rsid w:val="00F60468"/>
    <w:rsid w:val="00F62A6B"/>
    <w:rsid w:val="00F64EAB"/>
    <w:rsid w:val="00F703E8"/>
    <w:rsid w:val="00F7157B"/>
    <w:rsid w:val="00F724FD"/>
    <w:rsid w:val="00F7346A"/>
    <w:rsid w:val="00F73A84"/>
    <w:rsid w:val="00F73D0F"/>
    <w:rsid w:val="00F74B75"/>
    <w:rsid w:val="00F75057"/>
    <w:rsid w:val="00F76E4C"/>
    <w:rsid w:val="00F80177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93A"/>
    <w:rsid w:val="00F97FA6"/>
    <w:rsid w:val="00FA018E"/>
    <w:rsid w:val="00FA1F2D"/>
    <w:rsid w:val="00FA258D"/>
    <w:rsid w:val="00FA502B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B6A52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1C7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6625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Standaard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Onopgemaaktetabel1">
    <w:name w:val="Plain Table 1"/>
    <w:basedOn w:val="Standaardtabe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Kop1Char">
    <w:name w:val="Kop 1 Char"/>
    <w:basedOn w:val="Standaardalinea-lettertype"/>
    <w:link w:val="Kop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Standaardalinea-lettertype"/>
    <w:uiPriority w:val="99"/>
    <w:unhideWhenUsed/>
    <w:rsid w:val="00524F1A"/>
    <w:rPr>
      <w:color w:val="0563C1" w:themeColor="hyperlink"/>
      <w:u w:val="single"/>
    </w:rPr>
  </w:style>
  <w:style w:type="table" w:styleId="Tabelraster">
    <w:name w:val="Table Grid"/>
    <w:basedOn w:val="Standaardtabe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semiHidden/>
    <w:unhideWhenUsed/>
    <w:rsid w:val="00911E29"/>
    <w:rPr>
      <w:sz w:val="16"/>
      <w:szCs w:val="16"/>
    </w:rPr>
  </w:style>
  <w:style w:type="paragraph" w:styleId="Tekstopmerking">
    <w:name w:val="annotation text"/>
    <w:basedOn w:val="Standaard"/>
    <w:link w:val="TekstopmerkingChar"/>
    <w:unhideWhenUsed/>
    <w:rsid w:val="00911E29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rsid w:val="00911E29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11E29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11E29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Koptekst">
    <w:name w:val="header"/>
    <w:basedOn w:val="Standaard"/>
    <w:link w:val="Kop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E4632A"/>
  </w:style>
  <w:style w:type="paragraph" w:styleId="Voettekst">
    <w:name w:val="footer"/>
    <w:basedOn w:val="Standaard"/>
    <w:link w:val="Voet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E4632A"/>
  </w:style>
  <w:style w:type="character" w:styleId="Regelnummer">
    <w:name w:val="line number"/>
    <w:basedOn w:val="Standaardalinea-lettertype"/>
    <w:uiPriority w:val="99"/>
    <w:semiHidden/>
    <w:unhideWhenUsed/>
    <w:rsid w:val="00E4632A"/>
  </w:style>
  <w:style w:type="character" w:customStyle="1" w:styleId="Kop5Char">
    <w:name w:val="Kop 5 Char"/>
    <w:basedOn w:val="Standaardalinea-lettertype"/>
    <w:link w:val="Kop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alweb">
    <w:name w:val="Normal (Web)"/>
    <w:basedOn w:val="Standaard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CE0280"/>
    <w:rPr>
      <w:color w:val="808080"/>
    </w:rPr>
  </w:style>
  <w:style w:type="character" w:styleId="GevolgdeHyperlink">
    <w:name w:val="FollowedHyperlink"/>
    <w:basedOn w:val="Standaardalinea-lettertype"/>
    <w:uiPriority w:val="99"/>
    <w:semiHidden/>
    <w:unhideWhenUsed/>
    <w:rsid w:val="0006379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erasmusmcpublichealth.shinyapps.io/Hypoparathyroidism/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github.com/CHMMaas/PredictionHypoparathyroidism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-project.org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s.p.j.vandijk@erasmusmc.nl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erasmusmcpublichealth.shinyapps.io/Hypoparathyroidism/" TargetMode="Externa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CRAN.R-project.org/package=rms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D62E8C5-F16C-4E85-BBF7-79F0F7A4D6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5</TotalTime>
  <Pages>13</Pages>
  <Words>6002</Words>
  <Characters>33014</Characters>
  <Application>Microsoft Office Word</Application>
  <DocSecurity>0</DocSecurity>
  <Lines>275</Lines>
  <Paragraphs>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140</cp:revision>
  <dcterms:created xsi:type="dcterms:W3CDTF">2023-07-18T12:26:00Z</dcterms:created>
  <dcterms:modified xsi:type="dcterms:W3CDTF">2023-08-10T1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